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04B465" w14:textId="77777777" w:rsidR="009F2248" w:rsidRPr="009F2248" w:rsidRDefault="009F2248" w:rsidP="009F2248">
      <w:pPr>
        <w:rPr>
          <w:b/>
        </w:rPr>
      </w:pPr>
      <w:r w:rsidRPr="009F2248">
        <w:rPr>
          <w:b/>
        </w:rPr>
        <w:t xml:space="preserve">Table S1: </w:t>
      </w:r>
      <w:r w:rsidRPr="009F2248">
        <w:rPr>
          <w:i/>
        </w:rPr>
        <w:t xml:space="preserve">S. </w:t>
      </w:r>
      <w:proofErr w:type="spellStart"/>
      <w:r w:rsidRPr="009F2248">
        <w:rPr>
          <w:i/>
        </w:rPr>
        <w:t>cerevisiae</w:t>
      </w:r>
      <w:proofErr w:type="spellEnd"/>
      <w:r w:rsidRPr="009F2248">
        <w:t xml:space="preserve"> strains used in this study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637"/>
        <w:gridCol w:w="5380"/>
        <w:gridCol w:w="2559"/>
      </w:tblGrid>
      <w:tr w:rsidR="009F2248" w:rsidRPr="009F2248" w14:paraId="5CF3B00B" w14:textId="77777777" w:rsidTr="00CC5349">
        <w:tc>
          <w:tcPr>
            <w:tcW w:w="855" w:type="pct"/>
          </w:tcPr>
          <w:p w14:paraId="3C89555E" w14:textId="77777777" w:rsidR="009F2248" w:rsidRPr="009F2248" w:rsidRDefault="009F2248" w:rsidP="005959E9">
            <w:pPr>
              <w:rPr>
                <w:b/>
              </w:rPr>
            </w:pPr>
            <w:r w:rsidRPr="009F2248">
              <w:rPr>
                <w:b/>
              </w:rPr>
              <w:t>Name</w:t>
            </w:r>
          </w:p>
        </w:tc>
        <w:tc>
          <w:tcPr>
            <w:tcW w:w="2809" w:type="pct"/>
          </w:tcPr>
          <w:p w14:paraId="7B9CC658" w14:textId="77777777" w:rsidR="009F2248" w:rsidRPr="009F2248" w:rsidRDefault="009F2248" w:rsidP="005959E9">
            <w:pPr>
              <w:rPr>
                <w:b/>
              </w:rPr>
            </w:pPr>
            <w:r w:rsidRPr="009F2248">
              <w:rPr>
                <w:b/>
              </w:rPr>
              <w:t xml:space="preserve">Relevant </w:t>
            </w:r>
            <w:proofErr w:type="spellStart"/>
            <w:r w:rsidRPr="009F2248">
              <w:rPr>
                <w:b/>
              </w:rPr>
              <w:t>Genotype</w:t>
            </w:r>
            <w:r w:rsidRPr="009F2248">
              <w:rPr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1336" w:type="pct"/>
          </w:tcPr>
          <w:p w14:paraId="48721DF2" w14:textId="77777777" w:rsidR="009F2248" w:rsidRPr="009F2248" w:rsidRDefault="009F2248" w:rsidP="005959E9">
            <w:pPr>
              <w:rPr>
                <w:b/>
              </w:rPr>
            </w:pPr>
            <w:r w:rsidRPr="009F2248">
              <w:rPr>
                <w:b/>
              </w:rPr>
              <w:t>Source</w:t>
            </w:r>
          </w:p>
        </w:tc>
      </w:tr>
      <w:tr w:rsidR="009F2248" w:rsidRPr="009F2248" w14:paraId="11DF6B06" w14:textId="77777777" w:rsidTr="00CC5349">
        <w:tc>
          <w:tcPr>
            <w:tcW w:w="855" w:type="pct"/>
          </w:tcPr>
          <w:p w14:paraId="0BB57BC1" w14:textId="77777777" w:rsidR="009F2248" w:rsidRPr="009F2248" w:rsidRDefault="009F2248" w:rsidP="005959E9">
            <w:r w:rsidRPr="009F2248">
              <w:t>K1534</w:t>
            </w:r>
          </w:p>
        </w:tc>
        <w:tc>
          <w:tcPr>
            <w:tcW w:w="2809" w:type="pct"/>
          </w:tcPr>
          <w:p w14:paraId="4C5941DA" w14:textId="77777777" w:rsidR="009F2248" w:rsidRPr="009F2248" w:rsidRDefault="009F2248" w:rsidP="005959E9">
            <w:proofErr w:type="gramStart"/>
            <w:r w:rsidRPr="009F2248">
              <w:rPr>
                <w:i/>
              </w:rPr>
              <w:t>bar1</w:t>
            </w:r>
            <w:proofErr w:type="gramEnd"/>
            <w:r w:rsidRPr="009F2248">
              <w:rPr>
                <w:i/>
              </w:rPr>
              <w:sym w:font="Symbol" w:char="F044"/>
            </w:r>
            <w:r w:rsidRPr="009F2248">
              <w:rPr>
                <w:i/>
              </w:rPr>
              <w:t>::</w:t>
            </w:r>
            <w:proofErr w:type="spellStart"/>
            <w:r w:rsidRPr="009F2248">
              <w:rPr>
                <w:i/>
              </w:rPr>
              <w:t>hisG</w:t>
            </w:r>
            <w:proofErr w:type="spellEnd"/>
          </w:p>
        </w:tc>
        <w:tc>
          <w:tcPr>
            <w:tcW w:w="1336" w:type="pct"/>
          </w:tcPr>
          <w:p w14:paraId="17401E84" w14:textId="34DB8FEE" w:rsidR="009F2248" w:rsidRPr="009F2248" w:rsidRDefault="009F2248" w:rsidP="00AC0161">
            <w:r w:rsidRPr="009F2248">
              <w:fldChar w:fldCharType="begin">
                <w:fldData xml:space="preserve">PEVuZE5vdGU+PENpdGU+PEF1dGhvcj5Jcm5pZ2VyPC9BdXRob3I+PFllYXI+MTk5NzwvWWVhcj48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</w:fldData>
              </w:fldChar>
            </w:r>
            <w:r w:rsidR="00AC0161">
              <w:instrText xml:space="preserve"> ADDIN EN.CITE </w:instrText>
            </w:r>
            <w:r w:rsidR="00AC0161">
              <w:fldChar w:fldCharType="begin">
                <w:fldData xml:space="preserve">PEVuZE5vdGU+PENpdGU+PEF1dGhvcj5Jcm5pZ2VyPC9BdXRob3I+PFllYXI+MTk5NzwvWWVhcj48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</w:fldData>
              </w:fldChar>
            </w:r>
            <w:r w:rsidR="00AC0161">
              <w:instrText xml:space="preserve"> ADDIN EN.CITE.DATA </w:instrText>
            </w:r>
            <w:r w:rsidR="00AC0161">
              <w:fldChar w:fldCharType="end"/>
            </w:r>
            <w:r w:rsidRPr="009F2248">
              <w:fldChar w:fldCharType="separate"/>
            </w:r>
            <w:r w:rsidR="00AC0161">
              <w:rPr>
                <w:noProof/>
              </w:rPr>
              <w:t>[</w:t>
            </w:r>
            <w:hyperlink w:anchor="_ENREF_1" w:tooltip="Irniger, 1997 #1741" w:history="1">
              <w:r w:rsidR="00AC0161">
                <w:rPr>
                  <w:noProof/>
                </w:rPr>
                <w:t>1</w:t>
              </w:r>
            </w:hyperlink>
            <w:r w:rsidR="00AC0161">
              <w:rPr>
                <w:noProof/>
              </w:rPr>
              <w:t>]</w:t>
            </w:r>
            <w:r w:rsidRPr="009F2248">
              <w:fldChar w:fldCharType="end"/>
            </w:r>
          </w:p>
        </w:tc>
      </w:tr>
      <w:tr w:rsidR="009F2248" w:rsidRPr="009F2248" w14:paraId="1D11CABD" w14:textId="77777777" w:rsidTr="00CC5349">
        <w:tc>
          <w:tcPr>
            <w:tcW w:w="855" w:type="pct"/>
          </w:tcPr>
          <w:p w14:paraId="43197A14" w14:textId="77777777" w:rsidR="009F2248" w:rsidRPr="009F2248" w:rsidRDefault="009F2248" w:rsidP="005959E9">
            <w:r w:rsidRPr="009F2248">
              <w:t>YKF800</w:t>
            </w:r>
          </w:p>
        </w:tc>
        <w:tc>
          <w:tcPr>
            <w:tcW w:w="2809" w:type="pct"/>
          </w:tcPr>
          <w:p w14:paraId="436D343F" w14:textId="77777777" w:rsidR="009F2248" w:rsidRPr="009F2248" w:rsidRDefault="009F2248" w:rsidP="005959E9">
            <w:proofErr w:type="gramStart"/>
            <w:r w:rsidRPr="009F2248">
              <w:rPr>
                <w:i/>
              </w:rPr>
              <w:t>bar1</w:t>
            </w:r>
            <w:proofErr w:type="gramEnd"/>
            <w:r w:rsidRPr="009F2248">
              <w:rPr>
                <w:i/>
              </w:rPr>
              <w:sym w:font="Symbol" w:char="F044"/>
            </w:r>
            <w:r w:rsidRPr="009F2248">
              <w:rPr>
                <w:i/>
              </w:rPr>
              <w:t>::kanMX4</w:t>
            </w:r>
          </w:p>
        </w:tc>
        <w:tc>
          <w:tcPr>
            <w:tcW w:w="1336" w:type="pct"/>
          </w:tcPr>
          <w:p w14:paraId="4F7A2CB4" w14:textId="77777777" w:rsidR="009F2248" w:rsidRPr="009F2248" w:rsidRDefault="009F2248" w:rsidP="005959E9">
            <w:r w:rsidRPr="009F2248">
              <w:t>This study</w:t>
            </w:r>
          </w:p>
        </w:tc>
      </w:tr>
      <w:tr w:rsidR="009F2248" w:rsidRPr="009F2248" w14:paraId="056CC0BB" w14:textId="77777777" w:rsidTr="00CC5349">
        <w:tc>
          <w:tcPr>
            <w:tcW w:w="855" w:type="pct"/>
          </w:tcPr>
          <w:p w14:paraId="4E9B63DD" w14:textId="77777777" w:rsidR="009F2248" w:rsidRPr="009F2248" w:rsidRDefault="009F2248" w:rsidP="005959E9">
            <w:r w:rsidRPr="009F2248">
              <w:t>YKF801</w:t>
            </w:r>
          </w:p>
        </w:tc>
        <w:tc>
          <w:tcPr>
            <w:tcW w:w="2809" w:type="pct"/>
          </w:tcPr>
          <w:p w14:paraId="3A52FFC2" w14:textId="77777777" w:rsidR="009F2248" w:rsidRPr="009F2248" w:rsidRDefault="009F2248" w:rsidP="005959E9">
            <w:r w:rsidRPr="009F2248">
              <w:t>YKF800</w:t>
            </w:r>
            <w:r w:rsidRPr="009F2248">
              <w:rPr>
                <w:i/>
              </w:rPr>
              <w:t xml:space="preserve"> EST1-MYC</w:t>
            </w:r>
            <w:r w:rsidRPr="009F2248">
              <w:rPr>
                <w:i/>
                <w:vertAlign w:val="subscript"/>
              </w:rPr>
              <w:t>13</w:t>
            </w:r>
            <w:r w:rsidRPr="009F2248">
              <w:rPr>
                <w:i/>
              </w:rPr>
              <w:t xml:space="preserve"> </w:t>
            </w:r>
            <w:r w:rsidRPr="009F2248">
              <w:t>[</w:t>
            </w:r>
            <w:r w:rsidRPr="009F2248">
              <w:rPr>
                <w:i/>
              </w:rPr>
              <w:t>hphNT1</w:t>
            </w:r>
            <w:r w:rsidRPr="009F2248">
              <w:t>]</w:t>
            </w:r>
          </w:p>
        </w:tc>
        <w:tc>
          <w:tcPr>
            <w:tcW w:w="1336" w:type="pct"/>
          </w:tcPr>
          <w:p w14:paraId="1D2A9397" w14:textId="77777777" w:rsidR="009F2248" w:rsidRPr="009F2248" w:rsidRDefault="009F2248" w:rsidP="005959E9">
            <w:r w:rsidRPr="009F2248">
              <w:t>This study</w:t>
            </w:r>
          </w:p>
        </w:tc>
      </w:tr>
      <w:tr w:rsidR="009F2248" w:rsidRPr="009F2248" w14:paraId="37D504A9" w14:textId="77777777" w:rsidTr="00CC5349">
        <w:tc>
          <w:tcPr>
            <w:tcW w:w="855" w:type="pct"/>
          </w:tcPr>
          <w:p w14:paraId="382A743D" w14:textId="77777777" w:rsidR="009F2248" w:rsidRPr="009F2248" w:rsidRDefault="009F2248" w:rsidP="005959E9">
            <w:r w:rsidRPr="009F2248">
              <w:t>YKF802</w:t>
            </w:r>
          </w:p>
        </w:tc>
        <w:tc>
          <w:tcPr>
            <w:tcW w:w="2809" w:type="pct"/>
          </w:tcPr>
          <w:p w14:paraId="4FBA2BBD" w14:textId="77777777" w:rsidR="009F2248" w:rsidRPr="009F2248" w:rsidRDefault="009F2248" w:rsidP="005959E9">
            <w:proofErr w:type="gramStart"/>
            <w:r w:rsidRPr="009F2248">
              <w:rPr>
                <w:i/>
              </w:rPr>
              <w:t>bar1</w:t>
            </w:r>
            <w:proofErr w:type="gramEnd"/>
            <w:r w:rsidRPr="009F2248">
              <w:rPr>
                <w:i/>
              </w:rPr>
              <w:sym w:font="Symbol" w:char="F044"/>
            </w:r>
            <w:r w:rsidRPr="009F2248">
              <w:rPr>
                <w:i/>
              </w:rPr>
              <w:t>::hphMX4</w:t>
            </w:r>
          </w:p>
        </w:tc>
        <w:tc>
          <w:tcPr>
            <w:tcW w:w="1336" w:type="pct"/>
          </w:tcPr>
          <w:p w14:paraId="342CDADC" w14:textId="77777777" w:rsidR="009F2248" w:rsidRPr="009F2248" w:rsidRDefault="009F2248" w:rsidP="005959E9">
            <w:r w:rsidRPr="009F2248">
              <w:t>This study</w:t>
            </w:r>
          </w:p>
        </w:tc>
      </w:tr>
      <w:tr w:rsidR="009F2248" w:rsidRPr="009F2248" w14:paraId="5B2A0554" w14:textId="77777777" w:rsidTr="00CC5349">
        <w:tc>
          <w:tcPr>
            <w:tcW w:w="855" w:type="pct"/>
          </w:tcPr>
          <w:p w14:paraId="02209FF7" w14:textId="77777777" w:rsidR="009F2248" w:rsidRPr="009F2248" w:rsidRDefault="009F2248" w:rsidP="005959E9">
            <w:r w:rsidRPr="009F2248">
              <w:t>K4438</w:t>
            </w:r>
          </w:p>
        </w:tc>
        <w:tc>
          <w:tcPr>
            <w:tcW w:w="2809" w:type="pct"/>
          </w:tcPr>
          <w:p w14:paraId="38A56EAB" w14:textId="77777777" w:rsidR="009F2248" w:rsidRPr="009F2248" w:rsidRDefault="009F2248" w:rsidP="005959E9">
            <w:r w:rsidRPr="009F2248">
              <w:t>K1534</w:t>
            </w:r>
            <w:r w:rsidRPr="009F2248">
              <w:rPr>
                <w:i/>
              </w:rPr>
              <w:t xml:space="preserve"> cdc16-123</w:t>
            </w:r>
          </w:p>
        </w:tc>
        <w:tc>
          <w:tcPr>
            <w:tcW w:w="1336" w:type="pct"/>
          </w:tcPr>
          <w:p w14:paraId="3D9368D8" w14:textId="02D51843" w:rsidR="009F2248" w:rsidRPr="009F2248" w:rsidRDefault="009F2248" w:rsidP="00AC0161">
            <w:r w:rsidRPr="009F2248">
              <w:fldChar w:fldCharType="begin">
                <w:fldData xml:space="preserve">PEVuZE5vdGU+PENpdGU+PEF1dGhvcj5Jcm5pZ2VyPC9BdXRob3I+PFllYXI+MTk5NzwvWWVhcj48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</w:fldData>
              </w:fldChar>
            </w:r>
            <w:r w:rsidR="00AC0161">
              <w:instrText xml:space="preserve"> ADDIN EN.CITE </w:instrText>
            </w:r>
            <w:r w:rsidR="00AC0161">
              <w:fldChar w:fldCharType="begin">
                <w:fldData xml:space="preserve">PEVuZE5vdGU+PENpdGU+PEF1dGhvcj5Jcm5pZ2VyPC9BdXRob3I+PFllYXI+MTk5NzwvWWVhcj48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</w:fldData>
              </w:fldChar>
            </w:r>
            <w:r w:rsidR="00AC0161">
              <w:instrText xml:space="preserve"> ADDIN EN.CITE.DATA </w:instrText>
            </w:r>
            <w:r w:rsidR="00AC0161">
              <w:fldChar w:fldCharType="end"/>
            </w:r>
            <w:r w:rsidRPr="009F2248">
              <w:fldChar w:fldCharType="separate"/>
            </w:r>
            <w:r w:rsidR="00AC0161">
              <w:rPr>
                <w:noProof/>
              </w:rPr>
              <w:t>[</w:t>
            </w:r>
            <w:hyperlink w:anchor="_ENREF_1" w:tooltip="Irniger, 1997 #1741" w:history="1">
              <w:r w:rsidR="00AC0161">
                <w:rPr>
                  <w:noProof/>
                </w:rPr>
                <w:t>1</w:t>
              </w:r>
            </w:hyperlink>
            <w:r w:rsidR="00AC0161">
              <w:rPr>
                <w:noProof/>
              </w:rPr>
              <w:t>]</w:t>
            </w:r>
            <w:r w:rsidRPr="009F2248">
              <w:fldChar w:fldCharType="end"/>
            </w:r>
          </w:p>
        </w:tc>
      </w:tr>
      <w:tr w:rsidR="009F2248" w:rsidRPr="009F2248" w14:paraId="4936B5EB" w14:textId="77777777" w:rsidTr="00CC5349">
        <w:tc>
          <w:tcPr>
            <w:tcW w:w="855" w:type="pct"/>
          </w:tcPr>
          <w:p w14:paraId="761B3FB4" w14:textId="77777777" w:rsidR="009F2248" w:rsidRPr="009F2248" w:rsidRDefault="009F2248" w:rsidP="005959E9">
            <w:r w:rsidRPr="009F2248">
              <w:t>YKF803</w:t>
            </w:r>
          </w:p>
        </w:tc>
        <w:tc>
          <w:tcPr>
            <w:tcW w:w="2809" w:type="pct"/>
          </w:tcPr>
          <w:p w14:paraId="0E67D494" w14:textId="77777777" w:rsidR="009F2248" w:rsidRPr="009F2248" w:rsidRDefault="009F2248" w:rsidP="005959E9">
            <w:r w:rsidRPr="009F2248">
              <w:t>YKF802</w:t>
            </w:r>
            <w:r w:rsidRPr="009F2248">
              <w:rPr>
                <w:i/>
              </w:rPr>
              <w:t xml:space="preserve"> apc9</w:t>
            </w:r>
            <w:r w:rsidRPr="009F2248">
              <w:rPr>
                <w:i/>
              </w:rPr>
              <w:sym w:font="Symbol" w:char="F044"/>
            </w:r>
            <w:proofErr w:type="gramStart"/>
            <w:r w:rsidRPr="009F2248">
              <w:rPr>
                <w:i/>
              </w:rPr>
              <w:t>::</w:t>
            </w:r>
            <w:proofErr w:type="gramEnd"/>
            <w:r w:rsidRPr="009F2248">
              <w:rPr>
                <w:i/>
              </w:rPr>
              <w:t>kanMX4</w:t>
            </w:r>
          </w:p>
        </w:tc>
        <w:tc>
          <w:tcPr>
            <w:tcW w:w="1336" w:type="pct"/>
          </w:tcPr>
          <w:p w14:paraId="4052F2BB" w14:textId="77777777" w:rsidR="009F2248" w:rsidRPr="009F2248" w:rsidRDefault="009F2248" w:rsidP="005959E9">
            <w:r w:rsidRPr="009F2248">
              <w:t>This study</w:t>
            </w:r>
          </w:p>
        </w:tc>
      </w:tr>
      <w:tr w:rsidR="009F2248" w:rsidRPr="009F2248" w14:paraId="407EC290" w14:textId="77777777" w:rsidTr="00CC5349">
        <w:tc>
          <w:tcPr>
            <w:tcW w:w="855" w:type="pct"/>
          </w:tcPr>
          <w:p w14:paraId="52EDC4DF" w14:textId="77777777" w:rsidR="009F2248" w:rsidRPr="009F2248" w:rsidRDefault="009F2248" w:rsidP="005959E9">
            <w:r w:rsidRPr="009F2248">
              <w:t>YKF804</w:t>
            </w:r>
          </w:p>
        </w:tc>
        <w:tc>
          <w:tcPr>
            <w:tcW w:w="2809" w:type="pct"/>
          </w:tcPr>
          <w:p w14:paraId="06A68A50" w14:textId="77777777" w:rsidR="009F2248" w:rsidRPr="009F2248" w:rsidRDefault="009F2248" w:rsidP="005959E9">
            <w:r w:rsidRPr="009F2248">
              <w:t>YKF802</w:t>
            </w:r>
            <w:r w:rsidRPr="009F2248">
              <w:rPr>
                <w:i/>
              </w:rPr>
              <w:t xml:space="preserve"> mnd2</w:t>
            </w:r>
            <w:r w:rsidRPr="009F2248">
              <w:rPr>
                <w:i/>
              </w:rPr>
              <w:sym w:font="Symbol" w:char="F044"/>
            </w:r>
            <w:proofErr w:type="gramStart"/>
            <w:r w:rsidRPr="009F2248">
              <w:rPr>
                <w:i/>
              </w:rPr>
              <w:t>::</w:t>
            </w:r>
            <w:proofErr w:type="gramEnd"/>
            <w:r w:rsidRPr="009F2248">
              <w:rPr>
                <w:i/>
              </w:rPr>
              <w:t>kanMX4</w:t>
            </w:r>
          </w:p>
        </w:tc>
        <w:tc>
          <w:tcPr>
            <w:tcW w:w="1336" w:type="pct"/>
          </w:tcPr>
          <w:p w14:paraId="3E14D6BC" w14:textId="77777777" w:rsidR="009F2248" w:rsidRPr="009F2248" w:rsidRDefault="009F2248" w:rsidP="005959E9">
            <w:r w:rsidRPr="009F2248">
              <w:t>This study</w:t>
            </w:r>
          </w:p>
        </w:tc>
      </w:tr>
      <w:tr w:rsidR="009F2248" w:rsidRPr="009F2248" w14:paraId="1B6AD987" w14:textId="77777777" w:rsidTr="00CC5349">
        <w:tc>
          <w:tcPr>
            <w:tcW w:w="855" w:type="pct"/>
          </w:tcPr>
          <w:p w14:paraId="59FAE71A" w14:textId="77777777" w:rsidR="009F2248" w:rsidRPr="009F2248" w:rsidRDefault="009F2248" w:rsidP="005959E9">
            <w:r w:rsidRPr="009F2248">
              <w:t>YKF805</w:t>
            </w:r>
          </w:p>
        </w:tc>
        <w:tc>
          <w:tcPr>
            <w:tcW w:w="2809" w:type="pct"/>
          </w:tcPr>
          <w:p w14:paraId="0980B3A7" w14:textId="77777777" w:rsidR="009F2248" w:rsidRPr="009F2248" w:rsidRDefault="009F2248" w:rsidP="005959E9">
            <w:pPr>
              <w:rPr>
                <w:i/>
              </w:rPr>
            </w:pPr>
            <w:r w:rsidRPr="009F2248">
              <w:t>YKF802</w:t>
            </w:r>
            <w:r w:rsidRPr="009F2248">
              <w:rPr>
                <w:i/>
              </w:rPr>
              <w:t xml:space="preserve"> swm1</w:t>
            </w:r>
            <w:r w:rsidRPr="009F2248">
              <w:rPr>
                <w:i/>
              </w:rPr>
              <w:sym w:font="Symbol" w:char="F044"/>
            </w:r>
            <w:proofErr w:type="gramStart"/>
            <w:r w:rsidRPr="009F2248">
              <w:rPr>
                <w:i/>
              </w:rPr>
              <w:t>::</w:t>
            </w:r>
            <w:proofErr w:type="gramEnd"/>
            <w:r w:rsidRPr="009F2248">
              <w:rPr>
                <w:i/>
              </w:rPr>
              <w:t>kanMX4</w:t>
            </w:r>
          </w:p>
        </w:tc>
        <w:tc>
          <w:tcPr>
            <w:tcW w:w="1336" w:type="pct"/>
          </w:tcPr>
          <w:p w14:paraId="2978D407" w14:textId="77777777" w:rsidR="009F2248" w:rsidRPr="009F2248" w:rsidRDefault="009F2248" w:rsidP="005959E9">
            <w:r w:rsidRPr="009F2248">
              <w:t>This study</w:t>
            </w:r>
          </w:p>
        </w:tc>
      </w:tr>
      <w:tr w:rsidR="009F2248" w:rsidRPr="009F2248" w14:paraId="60CDCCAE" w14:textId="77777777" w:rsidTr="00CC5349">
        <w:tc>
          <w:tcPr>
            <w:tcW w:w="855" w:type="pct"/>
          </w:tcPr>
          <w:p w14:paraId="6D27C05F" w14:textId="77777777" w:rsidR="009F2248" w:rsidRPr="009F2248" w:rsidRDefault="009F2248" w:rsidP="005959E9">
            <w:r w:rsidRPr="009F2248">
              <w:t>MAY6810</w:t>
            </w:r>
          </w:p>
        </w:tc>
        <w:tc>
          <w:tcPr>
            <w:tcW w:w="2809" w:type="pct"/>
          </w:tcPr>
          <w:p w14:paraId="290BDC6C" w14:textId="77777777" w:rsidR="009F2248" w:rsidRPr="009F2248" w:rsidRDefault="009F2248" w:rsidP="005959E9">
            <w:pPr>
              <w:rPr>
                <w:i/>
              </w:rPr>
            </w:pPr>
            <w:proofErr w:type="gramStart"/>
            <w:r w:rsidRPr="009F2248">
              <w:rPr>
                <w:i/>
              </w:rPr>
              <w:t>bar1</w:t>
            </w:r>
            <w:proofErr w:type="gramEnd"/>
            <w:r w:rsidRPr="009F2248">
              <w:rPr>
                <w:i/>
              </w:rPr>
              <w:sym w:font="Symbol" w:char="F044"/>
            </w:r>
            <w:r w:rsidRPr="009F2248">
              <w:rPr>
                <w:i/>
              </w:rPr>
              <w:t>::</w:t>
            </w:r>
            <w:proofErr w:type="spellStart"/>
            <w:r w:rsidRPr="009F2248">
              <w:rPr>
                <w:i/>
              </w:rPr>
              <w:t>hisG</w:t>
            </w:r>
            <w:proofErr w:type="spellEnd"/>
            <w:r w:rsidRPr="009F2248">
              <w:rPr>
                <w:i/>
              </w:rPr>
              <w:t xml:space="preserve"> clb2Δ::URA3</w:t>
            </w:r>
          </w:p>
        </w:tc>
        <w:tc>
          <w:tcPr>
            <w:tcW w:w="1336" w:type="pct"/>
          </w:tcPr>
          <w:p w14:paraId="4713E1E4" w14:textId="08934D78" w:rsidR="009F2248" w:rsidRPr="009F2248" w:rsidRDefault="009F2248" w:rsidP="00AC0161">
            <w:r w:rsidRPr="009F2248">
              <w:fldChar w:fldCharType="begin">
                <w:fldData xml:space="preserve">PEVuZE5vdGU+PENpdGU+PEF1dGhvcj5IaWxkZWJyYW5kdDwvQXV0aG9yPjxZZWFyPjIwMDE8L1ll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</w:fldData>
              </w:fldChar>
            </w:r>
            <w:r w:rsidR="00AC0161">
              <w:instrText xml:space="preserve"> ADDIN EN.CITE </w:instrText>
            </w:r>
            <w:r w:rsidR="00AC0161">
              <w:fldChar w:fldCharType="begin">
                <w:fldData xml:space="preserve">PEVuZE5vdGU+PENpdGU+PEF1dGhvcj5IaWxkZWJyYW5kdDwvQXV0aG9yPjxZZWFyPjIwMDE8L1ll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</w:fldData>
              </w:fldChar>
            </w:r>
            <w:r w:rsidR="00AC0161">
              <w:instrText xml:space="preserve"> ADDIN EN.CITE.DATA </w:instrText>
            </w:r>
            <w:r w:rsidR="00AC0161">
              <w:fldChar w:fldCharType="end"/>
            </w:r>
            <w:r w:rsidRPr="009F2248">
              <w:fldChar w:fldCharType="separate"/>
            </w:r>
            <w:r w:rsidR="00AC0161">
              <w:rPr>
                <w:noProof/>
              </w:rPr>
              <w:t>[</w:t>
            </w:r>
            <w:hyperlink w:anchor="_ENREF_2" w:tooltip="Hildebrandt, 2001 #1992" w:history="1">
              <w:r w:rsidR="00AC0161">
                <w:rPr>
                  <w:noProof/>
                </w:rPr>
                <w:t>2</w:t>
              </w:r>
            </w:hyperlink>
            <w:r w:rsidR="00AC0161">
              <w:rPr>
                <w:noProof/>
              </w:rPr>
              <w:t>]</w:t>
            </w:r>
            <w:r w:rsidRPr="009F2248">
              <w:fldChar w:fldCharType="end"/>
            </w:r>
          </w:p>
        </w:tc>
      </w:tr>
      <w:tr w:rsidR="009F2248" w:rsidRPr="009F2248" w14:paraId="5276E38B" w14:textId="77777777" w:rsidTr="00CC5349">
        <w:tc>
          <w:tcPr>
            <w:tcW w:w="855" w:type="pct"/>
          </w:tcPr>
          <w:p w14:paraId="52321BC8" w14:textId="77777777" w:rsidR="009F2248" w:rsidRPr="009F2248" w:rsidRDefault="009F2248" w:rsidP="005959E9">
            <w:r w:rsidRPr="009F2248">
              <w:t>YKF806</w:t>
            </w:r>
          </w:p>
        </w:tc>
        <w:tc>
          <w:tcPr>
            <w:tcW w:w="2809" w:type="pct"/>
          </w:tcPr>
          <w:p w14:paraId="6760A910" w14:textId="77777777" w:rsidR="009F2248" w:rsidRPr="009F2248" w:rsidRDefault="009F2248" w:rsidP="005959E9">
            <w:pPr>
              <w:rPr>
                <w:i/>
              </w:rPr>
            </w:pPr>
            <w:proofErr w:type="gramStart"/>
            <w:r w:rsidRPr="009F2248">
              <w:rPr>
                <w:i/>
              </w:rPr>
              <w:t>bar1</w:t>
            </w:r>
            <w:proofErr w:type="gramEnd"/>
            <w:r w:rsidRPr="009F2248">
              <w:rPr>
                <w:i/>
              </w:rPr>
              <w:sym w:font="Symbol" w:char="F044"/>
            </w:r>
            <w:r w:rsidRPr="009F2248">
              <w:rPr>
                <w:i/>
              </w:rPr>
              <w:t>:: hphMX4 clb2Δ::URA3</w:t>
            </w:r>
          </w:p>
        </w:tc>
        <w:tc>
          <w:tcPr>
            <w:tcW w:w="1336" w:type="pct"/>
          </w:tcPr>
          <w:p w14:paraId="0242A9C0" w14:textId="77777777" w:rsidR="009F2248" w:rsidRPr="009F2248" w:rsidRDefault="009F2248" w:rsidP="005959E9">
            <w:r w:rsidRPr="009F2248">
              <w:t>This study</w:t>
            </w:r>
          </w:p>
        </w:tc>
      </w:tr>
      <w:tr w:rsidR="009F2248" w:rsidRPr="009F2248" w14:paraId="3015C9AF" w14:textId="77777777" w:rsidTr="00CC5349">
        <w:tc>
          <w:tcPr>
            <w:tcW w:w="855" w:type="pct"/>
          </w:tcPr>
          <w:p w14:paraId="36043F90" w14:textId="77777777" w:rsidR="009F2248" w:rsidRPr="009F2248" w:rsidRDefault="009F2248" w:rsidP="005959E9">
            <w:r w:rsidRPr="009F2248">
              <w:t>MAY6812</w:t>
            </w:r>
          </w:p>
        </w:tc>
        <w:tc>
          <w:tcPr>
            <w:tcW w:w="2809" w:type="pct"/>
          </w:tcPr>
          <w:p w14:paraId="5C074FA7" w14:textId="77777777" w:rsidR="009F2248" w:rsidRPr="009F2248" w:rsidRDefault="009F2248" w:rsidP="005959E9">
            <w:pPr>
              <w:rPr>
                <w:i/>
              </w:rPr>
            </w:pPr>
            <w:proofErr w:type="gramStart"/>
            <w:r w:rsidRPr="009F2248">
              <w:rPr>
                <w:i/>
              </w:rPr>
              <w:t>bar1</w:t>
            </w:r>
            <w:proofErr w:type="gramEnd"/>
            <w:r w:rsidRPr="009F2248">
              <w:rPr>
                <w:i/>
              </w:rPr>
              <w:sym w:font="Symbol" w:char="F044"/>
            </w:r>
            <w:r w:rsidRPr="009F2248">
              <w:rPr>
                <w:i/>
              </w:rPr>
              <w:t>::</w:t>
            </w:r>
            <w:proofErr w:type="spellStart"/>
            <w:r w:rsidRPr="009F2248">
              <w:rPr>
                <w:i/>
              </w:rPr>
              <w:t>hisG</w:t>
            </w:r>
            <w:proofErr w:type="spellEnd"/>
            <w:r w:rsidRPr="009F2248">
              <w:rPr>
                <w:i/>
              </w:rPr>
              <w:t xml:space="preserve"> clb2Δ::URA3 cdh1Δ:: KAN</w:t>
            </w:r>
            <w:r w:rsidRPr="009F2248">
              <w:rPr>
                <w:i/>
                <w:vertAlign w:val="superscript"/>
              </w:rPr>
              <w:t>R</w:t>
            </w:r>
          </w:p>
        </w:tc>
        <w:tc>
          <w:tcPr>
            <w:tcW w:w="1336" w:type="pct"/>
          </w:tcPr>
          <w:p w14:paraId="1F87996E" w14:textId="299505AB" w:rsidR="009F2248" w:rsidRPr="009F2248" w:rsidRDefault="009F2248" w:rsidP="00AC0161">
            <w:r w:rsidRPr="009F2248">
              <w:fldChar w:fldCharType="begin">
                <w:fldData xml:space="preserve">PEVuZE5vdGU+PENpdGU+PEF1dGhvcj5IaWxkZWJyYW5kdDwvQXV0aG9yPjxZZWFyPjIwMDE8L1ll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</w:fldData>
              </w:fldChar>
            </w:r>
            <w:r w:rsidR="00AC0161">
              <w:instrText xml:space="preserve"> ADDIN EN.CITE </w:instrText>
            </w:r>
            <w:r w:rsidR="00AC0161">
              <w:fldChar w:fldCharType="begin">
                <w:fldData xml:space="preserve">PEVuZE5vdGU+PENpdGU+PEF1dGhvcj5IaWxkZWJyYW5kdDwvQXV0aG9yPjxZZWFyPjIwMDE8L1ll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</w:fldData>
              </w:fldChar>
            </w:r>
            <w:r w:rsidR="00AC0161">
              <w:instrText xml:space="preserve"> ADDIN EN.CITE.DATA </w:instrText>
            </w:r>
            <w:r w:rsidR="00AC0161">
              <w:fldChar w:fldCharType="end"/>
            </w:r>
            <w:r w:rsidRPr="009F2248">
              <w:fldChar w:fldCharType="separate"/>
            </w:r>
            <w:r w:rsidR="00AC0161">
              <w:rPr>
                <w:noProof/>
              </w:rPr>
              <w:t>[</w:t>
            </w:r>
            <w:hyperlink w:anchor="_ENREF_2" w:tooltip="Hildebrandt, 2001 #1992" w:history="1">
              <w:r w:rsidR="00AC0161">
                <w:rPr>
                  <w:noProof/>
                </w:rPr>
                <w:t>2</w:t>
              </w:r>
            </w:hyperlink>
            <w:r w:rsidR="00AC0161">
              <w:rPr>
                <w:noProof/>
              </w:rPr>
              <w:t>]</w:t>
            </w:r>
            <w:r w:rsidRPr="009F2248">
              <w:fldChar w:fldCharType="end"/>
            </w:r>
          </w:p>
        </w:tc>
      </w:tr>
      <w:tr w:rsidR="009F2248" w:rsidRPr="009F2248" w14:paraId="3A1DA1F7" w14:textId="77777777" w:rsidTr="00CC5349">
        <w:tc>
          <w:tcPr>
            <w:tcW w:w="855" w:type="pct"/>
          </w:tcPr>
          <w:p w14:paraId="4EE7054E" w14:textId="77777777" w:rsidR="009F2248" w:rsidRPr="009F2248" w:rsidRDefault="009F2248" w:rsidP="005959E9">
            <w:r w:rsidRPr="009F2248">
              <w:t>YKF807</w:t>
            </w:r>
          </w:p>
        </w:tc>
        <w:tc>
          <w:tcPr>
            <w:tcW w:w="2809" w:type="pct"/>
          </w:tcPr>
          <w:p w14:paraId="0FC36D29" w14:textId="77777777" w:rsidR="009F2248" w:rsidRPr="009F2248" w:rsidRDefault="009F2248" w:rsidP="005959E9">
            <w:pPr>
              <w:rPr>
                <w:i/>
              </w:rPr>
            </w:pPr>
            <w:proofErr w:type="gramStart"/>
            <w:r w:rsidRPr="009F2248">
              <w:rPr>
                <w:i/>
              </w:rPr>
              <w:t>bar1</w:t>
            </w:r>
            <w:proofErr w:type="gramEnd"/>
            <w:r w:rsidRPr="009F2248">
              <w:rPr>
                <w:i/>
              </w:rPr>
              <w:sym w:font="Symbol" w:char="F044"/>
            </w:r>
            <w:r w:rsidRPr="009F2248">
              <w:rPr>
                <w:i/>
              </w:rPr>
              <w:t>::hphMX4 clb2Δ::URA3 cdh1Δ::KAN</w:t>
            </w:r>
            <w:r w:rsidRPr="009F2248">
              <w:rPr>
                <w:i/>
                <w:vertAlign w:val="superscript"/>
              </w:rPr>
              <w:t>R</w:t>
            </w:r>
          </w:p>
        </w:tc>
        <w:tc>
          <w:tcPr>
            <w:tcW w:w="1336" w:type="pct"/>
          </w:tcPr>
          <w:p w14:paraId="573F7FFB" w14:textId="77777777" w:rsidR="009F2248" w:rsidRPr="009F2248" w:rsidRDefault="009F2248" w:rsidP="005959E9">
            <w:r w:rsidRPr="009F2248">
              <w:t>This study</w:t>
            </w:r>
          </w:p>
        </w:tc>
      </w:tr>
      <w:tr w:rsidR="009F2248" w:rsidRPr="009F2248" w14:paraId="0DD0A4B7" w14:textId="77777777" w:rsidTr="00CC5349">
        <w:tc>
          <w:tcPr>
            <w:tcW w:w="855" w:type="pct"/>
          </w:tcPr>
          <w:p w14:paraId="1DDB5C25" w14:textId="77777777" w:rsidR="009F2248" w:rsidRPr="009F2248" w:rsidRDefault="009F2248" w:rsidP="005959E9">
            <w:r w:rsidRPr="009F2248">
              <w:t>YCM191</w:t>
            </w:r>
          </w:p>
        </w:tc>
        <w:tc>
          <w:tcPr>
            <w:tcW w:w="2809" w:type="pct"/>
          </w:tcPr>
          <w:p w14:paraId="036AC200" w14:textId="77777777" w:rsidR="009F2248" w:rsidRPr="009F2248" w:rsidRDefault="009F2248" w:rsidP="005959E9">
            <w:pPr>
              <w:rPr>
                <w:i/>
              </w:rPr>
            </w:pPr>
            <w:proofErr w:type="gramStart"/>
            <w:r w:rsidRPr="009F2248">
              <w:rPr>
                <w:i/>
              </w:rPr>
              <w:t>bar1Δ</w:t>
            </w:r>
            <w:proofErr w:type="gramEnd"/>
            <w:r w:rsidRPr="009F2248">
              <w:rPr>
                <w:i/>
              </w:rPr>
              <w:t>::URA3 cdc15-2</w:t>
            </w:r>
          </w:p>
        </w:tc>
        <w:tc>
          <w:tcPr>
            <w:tcW w:w="1336" w:type="pct"/>
          </w:tcPr>
          <w:p w14:paraId="31A12336" w14:textId="77777777" w:rsidR="009F2248" w:rsidRPr="009F2248" w:rsidRDefault="009F2248" w:rsidP="005959E9">
            <w:r w:rsidRPr="009F2248">
              <w:t>Gift from C. Hardy</w:t>
            </w:r>
          </w:p>
        </w:tc>
      </w:tr>
      <w:tr w:rsidR="009F2248" w:rsidRPr="009F2248" w14:paraId="512AD8C4" w14:textId="77777777" w:rsidTr="00CC5349">
        <w:tc>
          <w:tcPr>
            <w:tcW w:w="855" w:type="pct"/>
          </w:tcPr>
          <w:p w14:paraId="184BA8A5" w14:textId="77777777" w:rsidR="009F2248" w:rsidRPr="009F2248" w:rsidRDefault="009F2248" w:rsidP="005959E9">
            <w:r w:rsidRPr="009F2248">
              <w:t>YKF808</w:t>
            </w:r>
          </w:p>
        </w:tc>
        <w:tc>
          <w:tcPr>
            <w:tcW w:w="2809" w:type="pct"/>
          </w:tcPr>
          <w:p w14:paraId="29918335" w14:textId="77777777" w:rsidR="009F2248" w:rsidRPr="009F2248" w:rsidRDefault="009F2248" w:rsidP="005959E9">
            <w:pPr>
              <w:rPr>
                <w:i/>
              </w:rPr>
            </w:pPr>
            <w:r w:rsidRPr="009F2248">
              <w:t>YCM191</w:t>
            </w:r>
            <w:r w:rsidRPr="009F2248">
              <w:rPr>
                <w:i/>
              </w:rPr>
              <w:t xml:space="preserve"> EST1-MYC</w:t>
            </w:r>
            <w:r w:rsidRPr="009F2248">
              <w:rPr>
                <w:i/>
                <w:vertAlign w:val="subscript"/>
              </w:rPr>
              <w:t>13</w:t>
            </w:r>
            <w:r w:rsidRPr="009F2248">
              <w:rPr>
                <w:i/>
              </w:rPr>
              <w:t xml:space="preserve"> [hphNT1]</w:t>
            </w:r>
          </w:p>
        </w:tc>
        <w:tc>
          <w:tcPr>
            <w:tcW w:w="1336" w:type="pct"/>
          </w:tcPr>
          <w:p w14:paraId="4E6343BF" w14:textId="77777777" w:rsidR="009F2248" w:rsidRPr="009F2248" w:rsidRDefault="009F2248" w:rsidP="005959E9">
            <w:r w:rsidRPr="009F2248">
              <w:t>This study</w:t>
            </w:r>
          </w:p>
        </w:tc>
      </w:tr>
      <w:tr w:rsidR="009F2248" w:rsidRPr="009F2248" w14:paraId="25F26BFD" w14:textId="77777777" w:rsidTr="00CC5349">
        <w:tc>
          <w:tcPr>
            <w:tcW w:w="855" w:type="pct"/>
          </w:tcPr>
          <w:p w14:paraId="73CAC3FF" w14:textId="77777777" w:rsidR="009F2248" w:rsidRPr="009F2248" w:rsidRDefault="009F2248" w:rsidP="005959E9">
            <w:r w:rsidRPr="009F2248">
              <w:t>YKF809</w:t>
            </w:r>
          </w:p>
        </w:tc>
        <w:tc>
          <w:tcPr>
            <w:tcW w:w="2809" w:type="pct"/>
          </w:tcPr>
          <w:p w14:paraId="44CE03F3" w14:textId="77777777" w:rsidR="009F2248" w:rsidRPr="009F2248" w:rsidRDefault="009F2248" w:rsidP="005959E9">
            <w:r w:rsidRPr="009F2248">
              <w:t xml:space="preserve">YKF808 </w:t>
            </w:r>
            <w:r w:rsidRPr="009F2248">
              <w:rPr>
                <w:i/>
              </w:rPr>
              <w:t>cdh1Δ</w:t>
            </w:r>
            <w:proofErr w:type="gramStart"/>
            <w:r w:rsidRPr="009F2248">
              <w:rPr>
                <w:i/>
              </w:rPr>
              <w:t>::</w:t>
            </w:r>
            <w:proofErr w:type="gramEnd"/>
            <w:r w:rsidRPr="009F2248">
              <w:rPr>
                <w:i/>
              </w:rPr>
              <w:t>KAN</w:t>
            </w:r>
            <w:r w:rsidRPr="009F2248">
              <w:rPr>
                <w:i/>
                <w:vertAlign w:val="superscript"/>
              </w:rPr>
              <w:t>R</w:t>
            </w:r>
          </w:p>
        </w:tc>
        <w:tc>
          <w:tcPr>
            <w:tcW w:w="1336" w:type="pct"/>
          </w:tcPr>
          <w:p w14:paraId="2E7A53ED" w14:textId="77777777" w:rsidR="009F2248" w:rsidRPr="009F2248" w:rsidRDefault="009F2248" w:rsidP="005959E9">
            <w:r w:rsidRPr="009F2248">
              <w:t>This study</w:t>
            </w:r>
          </w:p>
        </w:tc>
      </w:tr>
      <w:tr w:rsidR="00834960" w:rsidRPr="009F2248" w14:paraId="5888CB8C" w14:textId="77777777" w:rsidTr="00CC5349">
        <w:tc>
          <w:tcPr>
            <w:tcW w:w="855" w:type="pct"/>
          </w:tcPr>
          <w:p w14:paraId="5BBBC133" w14:textId="725E09A1" w:rsidR="00834960" w:rsidRPr="009F2248" w:rsidRDefault="00834960" w:rsidP="005959E9">
            <w:r>
              <w:t>YKF810</w:t>
            </w:r>
          </w:p>
        </w:tc>
        <w:tc>
          <w:tcPr>
            <w:tcW w:w="2809" w:type="pct"/>
          </w:tcPr>
          <w:p w14:paraId="4CEFAD46" w14:textId="11493C01" w:rsidR="00834960" w:rsidRPr="009F2248" w:rsidRDefault="00834960" w:rsidP="005959E9">
            <w:r>
              <w:t xml:space="preserve">YKF802 </w:t>
            </w:r>
            <w:r w:rsidRPr="004C028A">
              <w:rPr>
                <w:i/>
              </w:rPr>
              <w:t>est1Δ</w:t>
            </w:r>
            <w:proofErr w:type="gramStart"/>
            <w:r w:rsidRPr="004C028A">
              <w:rPr>
                <w:i/>
              </w:rPr>
              <w:t>::</w:t>
            </w:r>
            <w:proofErr w:type="gramEnd"/>
            <w:r w:rsidRPr="004C028A">
              <w:rPr>
                <w:i/>
              </w:rPr>
              <w:t>kanMX6</w:t>
            </w:r>
          </w:p>
        </w:tc>
        <w:tc>
          <w:tcPr>
            <w:tcW w:w="1336" w:type="pct"/>
          </w:tcPr>
          <w:p w14:paraId="21D737EA" w14:textId="418F9A13" w:rsidR="00834960" w:rsidRPr="009F2248" w:rsidRDefault="00834960" w:rsidP="005959E9">
            <w:r>
              <w:t>This study</w:t>
            </w:r>
          </w:p>
        </w:tc>
      </w:tr>
    </w:tbl>
    <w:p w14:paraId="602587EC" w14:textId="77777777" w:rsidR="009F2248" w:rsidRPr="009F2248" w:rsidRDefault="009F2248" w:rsidP="009F2248">
      <w:pPr>
        <w:rPr>
          <w:i/>
        </w:rPr>
      </w:pPr>
      <w:proofErr w:type="gramStart"/>
      <w:r w:rsidRPr="009F2248">
        <w:rPr>
          <w:vertAlign w:val="superscript"/>
        </w:rPr>
        <w:t>a</w:t>
      </w:r>
      <w:proofErr w:type="gramEnd"/>
      <w:r w:rsidRPr="009F2248">
        <w:t xml:space="preserve"> All strains are derivatives of W303:</w:t>
      </w:r>
      <w:r w:rsidRPr="009F2248">
        <w:rPr>
          <w:b/>
        </w:rPr>
        <w:t xml:space="preserve"> </w:t>
      </w:r>
      <w:proofErr w:type="spellStart"/>
      <w:r w:rsidRPr="009F2248">
        <w:rPr>
          <w:i/>
        </w:rPr>
        <w:t>MATa</w:t>
      </w:r>
      <w:proofErr w:type="spellEnd"/>
      <w:r w:rsidRPr="009F2248">
        <w:rPr>
          <w:i/>
        </w:rPr>
        <w:t xml:space="preserve"> ade2-1 trp1-1 can1-100 leu2-3,112 his3-11,15 ura3 ssd1 GAL</w:t>
      </w:r>
    </w:p>
    <w:p w14:paraId="71B00A00" w14:textId="77777777" w:rsidR="00AC0161" w:rsidRDefault="00AC0161">
      <w:bookmarkStart w:id="0" w:name="_GoBack"/>
    </w:p>
    <w:bookmarkEnd w:id="0"/>
    <w:p w14:paraId="30055E5A" w14:textId="77777777" w:rsidR="00AC0161" w:rsidRDefault="00AC0161" w:rsidP="00AC0161">
      <w:pPr>
        <w:jc w:val="center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>
        <w:rPr>
          <w:noProof/>
        </w:rPr>
        <w:t>References</w:t>
      </w:r>
    </w:p>
    <w:p w14:paraId="24CC36B7" w14:textId="77777777" w:rsidR="00AC0161" w:rsidRDefault="00AC0161" w:rsidP="00AC0161">
      <w:pPr>
        <w:jc w:val="center"/>
        <w:rPr>
          <w:noProof/>
        </w:rPr>
      </w:pPr>
    </w:p>
    <w:p w14:paraId="64D75505" w14:textId="77777777" w:rsidR="00AC0161" w:rsidRDefault="00AC0161" w:rsidP="00AC0161">
      <w:pPr>
        <w:ind w:left="720" w:hanging="720"/>
        <w:rPr>
          <w:noProof/>
        </w:rPr>
      </w:pPr>
      <w:bookmarkStart w:id="1" w:name="_ENREF_1"/>
      <w:r>
        <w:rPr>
          <w:noProof/>
        </w:rPr>
        <w:t>1. Irniger S, Nasmyth K (1997) The anaphase-promoting complex is required in G1 arrested yeast cells to inhibit B-type cyclin accumulation and to prevent uncontrolled entry into S-phase. J Cell Sci 110 ( Pt 13): 1523-1531.</w:t>
      </w:r>
      <w:bookmarkEnd w:id="1"/>
    </w:p>
    <w:p w14:paraId="437286C7" w14:textId="77777777" w:rsidR="00AC0161" w:rsidRDefault="00AC0161" w:rsidP="00AC0161">
      <w:pPr>
        <w:ind w:left="720" w:hanging="720"/>
        <w:rPr>
          <w:noProof/>
        </w:rPr>
      </w:pPr>
      <w:bookmarkStart w:id="2" w:name="_ENREF_2"/>
      <w:r>
        <w:rPr>
          <w:noProof/>
        </w:rPr>
        <w:t xml:space="preserve">2. Hildebrandt ER, Hoyt MA (2001) Cell cycle-dependent degradation of the </w:t>
      </w:r>
      <w:r w:rsidRPr="00AC0161">
        <w:rPr>
          <w:i/>
          <w:noProof/>
        </w:rPr>
        <w:t>Saccharomyces cerevisiae</w:t>
      </w:r>
      <w:r>
        <w:rPr>
          <w:noProof/>
        </w:rPr>
        <w:t xml:space="preserve"> spindle motor Cin8p requires APC(Cdh1) and a bipartite destruction sequence. Mol Biol Cell 12: 3402-3416.</w:t>
      </w:r>
      <w:bookmarkEnd w:id="2"/>
    </w:p>
    <w:p w14:paraId="36B09849" w14:textId="091D487D" w:rsidR="00AC0161" w:rsidRDefault="00AC0161" w:rsidP="00AC0161">
      <w:pPr>
        <w:rPr>
          <w:noProof/>
        </w:rPr>
      </w:pPr>
    </w:p>
    <w:p w14:paraId="1ADC5FB9" w14:textId="4EE80910" w:rsidR="00EA4A93" w:rsidRPr="009F2248" w:rsidRDefault="00AC0161">
      <w:r>
        <w:fldChar w:fldCharType="end"/>
      </w:r>
    </w:p>
    <w:sectPr w:rsidR="00EA4A93" w:rsidRPr="009F2248" w:rsidSect="00CC5349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20svd5pdwt2t2ex52rppa58xf59z5e0edsa&quot;&gt;Telomerase library-Converted2&lt;record-ids&gt;&lt;item&gt;1741&lt;/item&gt;&lt;item&gt;1992&lt;/item&gt;&lt;/record-ids&gt;&lt;/item&gt;&lt;/Libraries&gt;"/>
  </w:docVars>
  <w:rsids>
    <w:rsidRoot w:val="009F2248"/>
    <w:rsid w:val="004C028A"/>
    <w:rsid w:val="00532C05"/>
    <w:rsid w:val="00834960"/>
    <w:rsid w:val="009F2248"/>
    <w:rsid w:val="00AC0161"/>
    <w:rsid w:val="00CC5349"/>
    <w:rsid w:val="00EA4A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259740C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2248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F224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3496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4960"/>
    <w:rPr>
      <w:rFonts w:ascii="Lucida Grande" w:hAnsi="Lucida Grande" w:cs="Lucida Grande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unhideWhenUsed/>
    <w:rsid w:val="00AC016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2248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F224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3496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4960"/>
    <w:rPr>
      <w:rFonts w:ascii="Lucida Grande" w:hAnsi="Lucida Grande" w:cs="Lucida Grande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unhideWhenUsed/>
    <w:rsid w:val="00AC016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51</Words>
  <Characters>1431</Characters>
  <Application>Microsoft Macintosh Word</Application>
  <DocSecurity>0</DocSecurity>
  <Lines>11</Lines>
  <Paragraphs>3</Paragraphs>
  <ScaleCrop>false</ScaleCrop>
  <Company/>
  <LinksUpToDate>false</LinksUpToDate>
  <CharactersWithSpaces>16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ifer</dc:creator>
  <cp:keywords/>
  <dc:description/>
  <cp:lastModifiedBy>Jenifer</cp:lastModifiedBy>
  <cp:revision>2</cp:revision>
  <dcterms:created xsi:type="dcterms:W3CDTF">2012-12-29T17:11:00Z</dcterms:created>
  <dcterms:modified xsi:type="dcterms:W3CDTF">2012-12-29T17:11:00Z</dcterms:modified>
</cp:coreProperties>
</file>